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52ED7E5F" w14:textId="77777777" w:rsidR="00F9444C" w:rsidRDefault="00F9444C">
          <w:pPr>
            <w:pStyle w:val="NoSpacing"/>
          </w:pPr>
          <w:r>
            <w:t>Your Name</w:t>
          </w:r>
        </w:p>
      </w:sdtContent>
    </w:sdt>
    <w:p w14:paraId="7C15EFFB" w14:textId="77777777" w:rsidR="00E614DD" w:rsidRDefault="00A039EC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70A4587B" w14:textId="77777777" w:rsidR="00E614DD" w:rsidRDefault="00A039EC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6BE360E4" w14:textId="77777777" w:rsidR="00E614DD" w:rsidRDefault="00A039EC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0D08EE90" w14:textId="77777777" w:rsidR="00E614DD" w:rsidRDefault="00304215">
      <w:pPr>
        <w:pStyle w:val="Title"/>
      </w:pPr>
      <w:r>
        <w:t>George S. Halas Biography</w:t>
      </w:r>
    </w:p>
    <w:p w14:paraId="2AB4B4CC" w14:textId="7B391C89" w:rsidR="007C3B9F" w:rsidRDefault="007C3B9F" w:rsidP="007C3B9F">
      <w:r>
        <w:t>George Halas</w:t>
      </w:r>
      <w:r w:rsidR="003E2D1E">
        <w:t>,</w:t>
      </w:r>
      <w:r>
        <w:t xml:space="preserve"> was a famous American footballer who was a very influential figure in </w:t>
      </w:r>
      <w:r w:rsidR="00EF4512">
        <w:t xml:space="preserve">the </w:t>
      </w:r>
      <w:r>
        <w:t xml:space="preserve">sports industry of the United States. </w:t>
      </w:r>
      <w:r w:rsidR="00131694">
        <w:t xml:space="preserve"> He born in Chicago </w:t>
      </w:r>
      <w:r w:rsidR="007B19D8">
        <w:t>on February 2, 1895</w:t>
      </w:r>
      <w:r w:rsidR="00EF4512">
        <w:t>,</w:t>
      </w:r>
      <w:r w:rsidR="007B19D8">
        <w:t xml:space="preserve"> and his parents were immigrants from </w:t>
      </w:r>
      <w:r w:rsidR="00F25DA1">
        <w:t xml:space="preserve">Austria-Hungary. He was not only a famous footballer </w:t>
      </w:r>
      <w:r w:rsidR="007B2D37">
        <w:t xml:space="preserve">but also a coach and team owner. He </w:t>
      </w:r>
      <w:r w:rsidR="003B52C8">
        <w:t>was</w:t>
      </w:r>
      <w:r w:rsidR="0044315E">
        <w:t xml:space="preserve"> head coach, owner and founder</w:t>
      </w:r>
      <w:r w:rsidR="003B52C8">
        <w:t xml:space="preserve"> of The Chicago Bears which is a professional football team based in Chicago</w:t>
      </w:r>
      <w:r w:rsidR="0044315E">
        <w:t>. Being very famous and professional in American football, he was nicknamed “Mr. everything” and due to his team Chicago Bears</w:t>
      </w:r>
      <w:r w:rsidR="00520389">
        <w:t>, he was</w:t>
      </w:r>
      <w:r w:rsidR="0044315E">
        <w:t xml:space="preserve"> also known as “Papa Bear”.</w:t>
      </w:r>
      <w:r w:rsidR="00A43CB8">
        <w:t xml:space="preserve"> He was also one of the pioneer founders of NFL (National </w:t>
      </w:r>
      <w:r w:rsidR="00EF4512">
        <w:t>F</w:t>
      </w:r>
      <w:r w:rsidR="00A43CB8">
        <w:t>ootball League)</w:t>
      </w:r>
      <w:r w:rsidR="00EB1600">
        <w:t xml:space="preserve"> and was included in Pro Football Hall of Fame</w:t>
      </w:r>
      <w:r w:rsidR="00AD309B">
        <w:fldChar w:fldCharType="begin"/>
      </w:r>
      <w:r w:rsidR="00582288">
        <w:instrText xml:space="preserve"> ADDIN ZOTERO_ITEM CSL_CITATION {"citationID":"CmMdiJqB","properties":{"formattedCitation":"(Services, {\\i{}Hall of Fame})","plainCitation":"(Services, Hall of Fame)","noteIndex":0},"citationItems":[{"id":382,"uris":["http://zotero.org/users/local/5OlhLovK/items/GT6S7FKL"],"uri":["http://zotero.org/users/local/5OlhLovK/items/GT6S7FKL"],"itemData":{"id":382,"type":"webpage","abstract":"Hall of Fame","language":"en","title":"Hall of Fame","URL":"https://grainger.illinois.edu/alumni/hall-of-fame","author":[{"family":"Services","given":"Engineering IT Shared"}],"accessed":{"date-parts":[["2020",1,21]]}}}],"schema":"https://github.com/citation-style-language/schema/raw/master/csl-citation.json"} </w:instrText>
      </w:r>
      <w:r w:rsidR="00AD309B">
        <w:fldChar w:fldCharType="separate"/>
      </w:r>
      <w:r w:rsidR="00594F75" w:rsidRPr="00594F75">
        <w:rPr>
          <w:rFonts w:ascii="Times New Roman" w:hAnsi="Times New Roman" w:cs="Times New Roman"/>
        </w:rPr>
        <w:t xml:space="preserve">(Services, </w:t>
      </w:r>
      <w:r w:rsidR="00594F75" w:rsidRPr="00594F75">
        <w:rPr>
          <w:rFonts w:ascii="Times New Roman" w:hAnsi="Times New Roman" w:cs="Times New Roman"/>
          <w:i/>
          <w:iCs/>
        </w:rPr>
        <w:t>Hall of Fame</w:t>
      </w:r>
      <w:r w:rsidR="00594F75" w:rsidRPr="00594F75">
        <w:rPr>
          <w:rFonts w:ascii="Times New Roman" w:hAnsi="Times New Roman" w:cs="Times New Roman"/>
        </w:rPr>
        <w:t>)</w:t>
      </w:r>
      <w:r w:rsidR="00AD309B">
        <w:fldChar w:fldCharType="end"/>
      </w:r>
      <w:r w:rsidR="00EB1600">
        <w:t xml:space="preserve">. </w:t>
      </w:r>
    </w:p>
    <w:p w14:paraId="7188CF92" w14:textId="55606ED4" w:rsidR="00AD2F7C" w:rsidRDefault="001934FC" w:rsidP="00AD2F7C">
      <w:r>
        <w:t>George Halas joined Western Electric before</w:t>
      </w:r>
      <w:r w:rsidR="00887D29">
        <w:t xml:space="preserve"> beginning</w:t>
      </w:r>
      <w:r>
        <w:t xml:space="preserve"> </w:t>
      </w:r>
      <w:r w:rsidR="00EF4512">
        <w:t xml:space="preserve">a </w:t>
      </w:r>
      <w:r>
        <w:t>regular career in football</w:t>
      </w:r>
      <w:r w:rsidR="001E37CB">
        <w:t>,</w:t>
      </w:r>
      <w:r>
        <w:t xml:space="preserve"> and worked there for </w:t>
      </w:r>
      <w:r w:rsidR="002032D4">
        <w:t>some time</w:t>
      </w:r>
      <w:r>
        <w:t xml:space="preserve"> and later joined </w:t>
      </w:r>
      <w:r w:rsidR="00EF4512">
        <w:t xml:space="preserve">the </w:t>
      </w:r>
      <w:r w:rsidR="002032D4">
        <w:t>University of Illinois after graduating from Crane High School based in his city, Chicago. He graduated from the University of Illinois in ci</w:t>
      </w:r>
      <w:bookmarkStart w:id="0" w:name="_GoBack"/>
      <w:bookmarkEnd w:id="0"/>
      <w:r w:rsidR="002032D4">
        <w:t>vil engineering and also played basketball and football</w:t>
      </w:r>
      <w:r w:rsidR="00FD0E9F">
        <w:t xml:space="preserve"> (for Bob Zuppke)</w:t>
      </w:r>
      <w:r w:rsidR="002032D4">
        <w:t xml:space="preserve"> in </w:t>
      </w:r>
      <w:r w:rsidR="006F675F">
        <w:t>that</w:t>
      </w:r>
      <w:r w:rsidR="002032D4">
        <w:t xml:space="preserve"> period.</w:t>
      </w:r>
      <w:r w:rsidR="00162061">
        <w:t xml:space="preserve"> </w:t>
      </w:r>
      <w:r w:rsidR="006C606D" w:rsidRPr="006C606D">
        <w:t xml:space="preserve">During 1919, he had been playing as an outfielder with the New York Yankees and specifically played 12 games with the club </w:t>
      </w:r>
      <w:r w:rsidR="00582288">
        <w:fldChar w:fldCharType="begin"/>
      </w:r>
      <w:r w:rsidR="00582288">
        <w:instrText xml:space="preserve"> ADDIN ZOTERO_ITEM CSL_CITATION {"citationID":"HFAtu764","properties":{"formattedCitation":"(Services, {\\i{}George S. Halas})","plainCitation":"(Services, George S. Halas)","noteIndex":0},"citationItems":[{"id":386,"uris":["http://zotero.org/users/local/5OlhLovK/items/I9IQG986"],"uri":["http://zotero.org/users/local/5OlhLovK/items/I9IQG986"],"itemData":{"id":386,"type":"webpage","abstract":"For his indelible influence in growing the sport of football in America—from establishing and coaching the Chicago Bears for 40 successful seasons to founding the National Football League.","language":"en","title":"George S. Halas","URL":"https://grainger.illinois.edu/alumni/hall-of-fame/19002","author":[{"family":"Services","given":"Engineering IT Shared"}],"accessed":{"date-parts":[["2020",1,21]]}}}],"schema":"https://github.com/citation-style-language/schema/raw/master/csl-citation.json"} </w:instrText>
      </w:r>
      <w:r w:rsidR="00582288">
        <w:fldChar w:fldCharType="separate"/>
      </w:r>
      <w:r w:rsidR="00594F75" w:rsidRPr="00594F75">
        <w:rPr>
          <w:rFonts w:ascii="Times New Roman" w:hAnsi="Times New Roman" w:cs="Times New Roman"/>
        </w:rPr>
        <w:t xml:space="preserve">(Services, </w:t>
      </w:r>
      <w:r w:rsidR="00594F75" w:rsidRPr="00594F75">
        <w:rPr>
          <w:rFonts w:ascii="Times New Roman" w:hAnsi="Times New Roman" w:cs="Times New Roman"/>
          <w:i/>
          <w:iCs/>
        </w:rPr>
        <w:t>George S. Halas</w:t>
      </w:r>
      <w:r w:rsidR="00594F75" w:rsidRPr="00594F75">
        <w:rPr>
          <w:rFonts w:ascii="Times New Roman" w:hAnsi="Times New Roman" w:cs="Times New Roman"/>
        </w:rPr>
        <w:t>)</w:t>
      </w:r>
      <w:r w:rsidR="00582288">
        <w:fldChar w:fldCharType="end"/>
      </w:r>
      <w:r w:rsidR="008834E4">
        <w:t xml:space="preserve">. He ended up </w:t>
      </w:r>
      <w:r w:rsidR="00D20AA9">
        <w:t xml:space="preserve">having </w:t>
      </w:r>
      <w:r w:rsidR="00EF4512">
        <w:t xml:space="preserve">a </w:t>
      </w:r>
      <w:r w:rsidR="00D20AA9">
        <w:t>sever</w:t>
      </w:r>
      <w:r w:rsidR="00EF4512">
        <w:t>e</w:t>
      </w:r>
      <w:r w:rsidR="00D20AA9">
        <w:t xml:space="preserve"> hip injury and </w:t>
      </w:r>
      <w:r w:rsidR="00AD2F7C">
        <w:t xml:space="preserve">his baseball career ended effectively. </w:t>
      </w:r>
      <w:r w:rsidR="0069298A">
        <w:t xml:space="preserve">George participated in World War </w:t>
      </w:r>
      <w:r w:rsidR="000E5736">
        <w:t xml:space="preserve">1 </w:t>
      </w:r>
      <w:r w:rsidR="00853024">
        <w:t>as an ensign which is a junior ranked commission officer</w:t>
      </w:r>
      <w:r w:rsidR="000E5736">
        <w:t xml:space="preserve"> and played football at Naval training station of Great Lakes for a team </w:t>
      </w:r>
      <w:r w:rsidR="00761F8B">
        <w:t xml:space="preserve">with </w:t>
      </w:r>
      <w:r w:rsidR="00C0083F">
        <w:t xml:space="preserve">the </w:t>
      </w:r>
      <w:r w:rsidR="00761F8B">
        <w:t xml:space="preserve">famous Jimmy Conzelman and Paddy Driscoll. </w:t>
      </w:r>
    </w:p>
    <w:p w14:paraId="28900F99" w14:textId="06E440E8" w:rsidR="006413A2" w:rsidRDefault="00D04D8C" w:rsidP="006413A2">
      <w:r>
        <w:lastRenderedPageBreak/>
        <w:t xml:space="preserve">The peak of his professional career is not only characterized </w:t>
      </w:r>
      <w:r w:rsidR="00EF4512">
        <w:t>by</w:t>
      </w:r>
      <w:r>
        <w:t xml:space="preserve"> his excellent playing skills and records but also as an outstanding coach and organizer. </w:t>
      </w:r>
      <w:r w:rsidR="00D7204F">
        <w:t xml:space="preserve">George Halas joined Decatur </w:t>
      </w:r>
      <w:r w:rsidR="006F550D">
        <w:t>Staleys</w:t>
      </w:r>
      <w:r w:rsidR="0084030A">
        <w:t>’</w:t>
      </w:r>
      <w:r w:rsidR="00D7204F">
        <w:t xml:space="preserve"> based in </w:t>
      </w:r>
      <w:r w:rsidR="00CA4B9E">
        <w:t xml:space="preserve">Decatur, Illinois and served there as an outfielder, player-coach and also </w:t>
      </w:r>
      <w:r w:rsidR="002D461B">
        <w:t>a sales representative of the A. E Staley Company</w:t>
      </w:r>
      <w:r w:rsidR="009C6579">
        <w:t xml:space="preserve">. After suffering from financial loss despite a compatible record, the company decided to </w:t>
      </w:r>
      <w:r w:rsidR="00294E40">
        <w:t xml:space="preserve">give full control of </w:t>
      </w:r>
      <w:r w:rsidR="00EF4512">
        <w:t xml:space="preserve">the </w:t>
      </w:r>
      <w:r w:rsidR="00294E40">
        <w:t xml:space="preserve">team to Halas in 1921. He moved the team to Chicago and later founded Chicago Bears </w:t>
      </w:r>
      <w:r w:rsidR="003A2A64">
        <w:t xml:space="preserve">and rest is the history. </w:t>
      </w:r>
      <w:r w:rsidR="006413A2">
        <w:t xml:space="preserve">Halas made many significant records in the field </w:t>
      </w:r>
      <w:r w:rsidR="00F670A9">
        <w:t xml:space="preserve">including stripping </w:t>
      </w:r>
      <w:r w:rsidR="00EF4512">
        <w:t xml:space="preserve">the </w:t>
      </w:r>
      <w:r w:rsidR="00F670A9">
        <w:t>ball from Jim Thorpe and return it 98 ya</w:t>
      </w:r>
      <w:r w:rsidR="00434E0C">
        <w:t>rds after recovering the fumble which was a reco</w:t>
      </w:r>
      <w:r w:rsidR="00345D02">
        <w:t>rd and could not be broken until</w:t>
      </w:r>
      <w:r w:rsidR="00434E0C">
        <w:t xml:space="preserve"> 1972. He actively left </w:t>
      </w:r>
      <w:r w:rsidR="007F04C8">
        <w:t>playing</w:t>
      </w:r>
      <w:r w:rsidR="00434E0C">
        <w:t xml:space="preserve"> in 1930</w:t>
      </w:r>
      <w:r w:rsidR="00594F75">
        <w:t xml:space="preserve"> (Davis)</w:t>
      </w:r>
      <w:r w:rsidR="006577A9">
        <w:t xml:space="preserve">. </w:t>
      </w:r>
    </w:p>
    <w:p w14:paraId="39B3284A" w14:textId="690C2D91" w:rsidR="006577A9" w:rsidRDefault="006577A9" w:rsidP="006413A2">
      <w:r>
        <w:t xml:space="preserve">George had an exceptional record in coaching leading 6 victories in APFA and NFL West. He made significant changes in </w:t>
      </w:r>
      <w:r w:rsidR="007D655E">
        <w:t xml:space="preserve">the </w:t>
      </w:r>
      <w:r>
        <w:t xml:space="preserve">playing method especially as he introduced the concept of </w:t>
      </w:r>
      <w:r w:rsidR="007E6F11">
        <w:t xml:space="preserve">T-formation offense which resulted in </w:t>
      </w:r>
      <w:r w:rsidR="00EF4512">
        <w:t xml:space="preserve">a </w:t>
      </w:r>
      <w:r w:rsidR="007E6F11">
        <w:t xml:space="preserve">historic win of 73-0 against Washington Redskins </w:t>
      </w:r>
      <w:r w:rsidR="00011E82">
        <w:t>in NFL West in 1940. Chicago Bear</w:t>
      </w:r>
      <w:r w:rsidR="00C8655D">
        <w:t>s</w:t>
      </w:r>
      <w:r w:rsidR="00011E82">
        <w:t xml:space="preserve"> won the title again in the very next season in </w:t>
      </w:r>
      <w:r w:rsidR="00EF4512">
        <w:t xml:space="preserve">the </w:t>
      </w:r>
      <w:r w:rsidR="00011E82">
        <w:t>1</w:t>
      </w:r>
      <w:r w:rsidR="00EF4512">
        <w:t>9</w:t>
      </w:r>
      <w:r w:rsidR="00011E82">
        <w:t>41 NFL champion</w:t>
      </w:r>
      <w:r w:rsidR="00241BAD">
        <w:t>ship</w:t>
      </w:r>
      <w:r w:rsidR="00011E82">
        <w:t xml:space="preserve"> game indicating the huge success of new alterations and changes in </w:t>
      </w:r>
      <w:r w:rsidR="00E6069F">
        <w:t xml:space="preserve">T-formation and other aspects of play which other teams also started following. </w:t>
      </w:r>
      <w:r w:rsidR="000A4E7F">
        <w:t>He reti</w:t>
      </w:r>
      <w:r w:rsidR="008369F3">
        <w:t xml:space="preserve">red from coaching in 1968 with a remarkable </w:t>
      </w:r>
      <w:r w:rsidR="00624064">
        <w:t>40</w:t>
      </w:r>
      <w:r w:rsidR="006A4E4A">
        <w:t>-</w:t>
      </w:r>
      <w:r w:rsidR="00624064">
        <w:t xml:space="preserve">year </w:t>
      </w:r>
      <w:r w:rsidR="008369F3">
        <w:t xml:space="preserve">career </w:t>
      </w:r>
      <w:r w:rsidR="00EF4512">
        <w:t>in</w:t>
      </w:r>
      <w:r w:rsidR="008369F3">
        <w:t xml:space="preserve"> coaching. In all these 40 years, he only endured 6 losing seasons in American football which is a huge record.</w:t>
      </w:r>
    </w:p>
    <w:p w14:paraId="291D7234" w14:textId="41963F5B" w:rsidR="00A95D94" w:rsidRDefault="00A45BA9" w:rsidP="00A45BA9">
      <w:pPr>
        <w:ind w:firstLine="0"/>
      </w:pPr>
      <w:r>
        <w:tab/>
        <w:t xml:space="preserve">With the advent of World War 2, he again joined </w:t>
      </w:r>
      <w:r w:rsidR="00EF4512">
        <w:t xml:space="preserve">the </w:t>
      </w:r>
      <w:r>
        <w:t xml:space="preserve">US Navy in 1942 with a distinguished rank of lieutenant Commander. </w:t>
      </w:r>
      <w:r w:rsidR="00B67000">
        <w:t xml:space="preserve">He worked under </w:t>
      </w:r>
      <w:r w:rsidR="00EF4512">
        <w:t>A</w:t>
      </w:r>
      <w:r w:rsidR="00B67000">
        <w:t xml:space="preserve">dmiral Chester </w:t>
      </w:r>
      <w:r w:rsidR="00651C0A">
        <w:t>Nimitz</w:t>
      </w:r>
      <w:r w:rsidR="00B67000">
        <w:t xml:space="preserve"> and served </w:t>
      </w:r>
      <w:r w:rsidR="00651C0A">
        <w:t>20 months overseas supporting the recreational and welfare activities of the seventh Fleet</w:t>
      </w:r>
      <w:r w:rsidR="00CE14A4">
        <w:fldChar w:fldCharType="begin"/>
      </w:r>
      <w:r w:rsidR="00CE14A4">
        <w:instrText xml:space="preserve"> ADDIN ZOTERO_ITEM CSL_CITATION {"citationID":"d4l8KNAz","properties":{"formattedCitation":"({\\i{}Pro Football Hall of Famers Who Fought on D-Day - NFL.Com})","plainCitation":"(Pro Football Hall of Famers Who Fought on D-Day - NFL.Com)","noteIndex":0},"citationItems":[{"id":384,"uris":["http://zotero.org/users/local/5OlhLovK/items/Z99YD2AH"],"uri":["http://zotero.org/users/local/5OlhLovK/items/Z99YD2AH"],"itemData":{"id":384,"type":"webpage","title":"Pro Football Hall of Famers who fought on D-Day - NFL.com","URL":"http://www.nfl.com/news/story/0ap1000000209782/article/pro-football-hall-of-famers-who-fought-on-dday","accessed":{"date-parts":[["2020",1,21]]}}}],"schema":"https://github.com/citation-style-language/schema/raw/master/csl-citation.json"} </w:instrText>
      </w:r>
      <w:r w:rsidR="00CE14A4">
        <w:fldChar w:fldCharType="separate"/>
      </w:r>
      <w:r w:rsidR="00594F75" w:rsidRPr="00594F75">
        <w:rPr>
          <w:rFonts w:ascii="Times New Roman" w:hAnsi="Times New Roman" w:cs="Times New Roman"/>
        </w:rPr>
        <w:t>(</w:t>
      </w:r>
      <w:r w:rsidR="00594F75" w:rsidRPr="00594F75">
        <w:rPr>
          <w:rFonts w:ascii="Times New Roman" w:hAnsi="Times New Roman" w:cs="Times New Roman"/>
          <w:i/>
          <w:iCs/>
        </w:rPr>
        <w:t>Pro Football Hall of Famers Who Fought on D-Day - NFL.Com</w:t>
      </w:r>
      <w:r w:rsidR="00594F75" w:rsidRPr="00594F75">
        <w:rPr>
          <w:rFonts w:ascii="Times New Roman" w:hAnsi="Times New Roman" w:cs="Times New Roman"/>
        </w:rPr>
        <w:t>)</w:t>
      </w:r>
      <w:r w:rsidR="00CE14A4">
        <w:fldChar w:fldCharType="end"/>
      </w:r>
      <w:r w:rsidR="00651C0A">
        <w:t xml:space="preserve">. </w:t>
      </w:r>
      <w:r w:rsidR="00FB3176">
        <w:t xml:space="preserve">He met with Chief of Staffs of Navy, </w:t>
      </w:r>
      <w:r w:rsidR="00EF4512">
        <w:t>A</w:t>
      </w:r>
      <w:r w:rsidR="00FB3176">
        <w:t>rmy</w:t>
      </w:r>
      <w:r w:rsidR="006411E7">
        <w:t>,</w:t>
      </w:r>
      <w:r w:rsidR="00FB3176">
        <w:t xml:space="preserve"> and Air Force </w:t>
      </w:r>
      <w:r w:rsidR="00A95D94">
        <w:t>and proposed to set up a charity match every year hosted by Chicago bears with the inten</w:t>
      </w:r>
      <w:r w:rsidR="00EF4512">
        <w:t>t</w:t>
      </w:r>
      <w:r w:rsidR="00A95D94">
        <w:t xml:space="preserve">ion of donating </w:t>
      </w:r>
      <w:r w:rsidR="0020680A">
        <w:t>the</w:t>
      </w:r>
      <w:r w:rsidR="00A95D94">
        <w:t xml:space="preserve"> money to armed forces relief operations. He was </w:t>
      </w:r>
      <w:r w:rsidR="00A95D94">
        <w:lastRenderedPageBreak/>
        <w:t xml:space="preserve">a patient of </w:t>
      </w:r>
      <w:r w:rsidR="0020680A">
        <w:t>pancreatic</w:t>
      </w:r>
      <w:r w:rsidR="00A95D94">
        <w:t xml:space="preserve"> cancer </w:t>
      </w:r>
      <w:r w:rsidR="004429CA">
        <w:t xml:space="preserve">which </w:t>
      </w:r>
      <w:r w:rsidR="00D62E5D">
        <w:t xml:space="preserve">resulted in his death in October 1983. By </w:t>
      </w:r>
      <w:r w:rsidR="00AD309B">
        <w:t>that time</w:t>
      </w:r>
      <w:r w:rsidR="00D62E5D">
        <w:t>, he was 88 years of age and was</w:t>
      </w:r>
      <w:r w:rsidR="00CD0BA2">
        <w:t xml:space="preserve"> the lasts of participants who formed </w:t>
      </w:r>
      <w:r w:rsidR="00EF4512">
        <w:t xml:space="preserve">the </w:t>
      </w:r>
      <w:r w:rsidR="00CD0BA2">
        <w:t xml:space="preserve">National </w:t>
      </w:r>
      <w:r w:rsidR="00EF4512">
        <w:t>F</w:t>
      </w:r>
      <w:r w:rsidR="00CD0BA2">
        <w:t xml:space="preserve">ootball League in 1920. </w:t>
      </w:r>
      <w:r w:rsidR="00D62E5D">
        <w:t xml:space="preserve"> </w:t>
      </w:r>
      <w:r w:rsidR="0020680A">
        <w:t xml:space="preserve"> </w:t>
      </w:r>
    </w:p>
    <w:p w14:paraId="69B30E21" w14:textId="77777777" w:rsidR="00EF4512" w:rsidRDefault="00EF4512" w:rsidP="00A45BA9">
      <w:pPr>
        <w:ind w:firstLine="0"/>
      </w:pPr>
    </w:p>
    <w:p w14:paraId="1531EEA5" w14:textId="77777777" w:rsidR="00EF4512" w:rsidRDefault="00EF4512" w:rsidP="00A45BA9">
      <w:pPr>
        <w:ind w:firstLine="0"/>
      </w:pPr>
    </w:p>
    <w:p w14:paraId="379CDD93" w14:textId="77777777" w:rsidR="00EF4512" w:rsidRDefault="00EF4512" w:rsidP="00A45BA9">
      <w:pPr>
        <w:ind w:firstLine="0"/>
      </w:pPr>
    </w:p>
    <w:p w14:paraId="17ED1BA2" w14:textId="77777777" w:rsidR="00EF4512" w:rsidRDefault="00EF4512" w:rsidP="00A45BA9">
      <w:pPr>
        <w:ind w:firstLine="0"/>
      </w:pPr>
    </w:p>
    <w:p w14:paraId="7E49D769" w14:textId="77777777" w:rsidR="00EF4512" w:rsidRDefault="00EF4512" w:rsidP="00A45BA9">
      <w:pPr>
        <w:ind w:firstLine="0"/>
      </w:pPr>
    </w:p>
    <w:p w14:paraId="71D9D4DF" w14:textId="77777777" w:rsidR="00EF4512" w:rsidRDefault="00EF4512" w:rsidP="00A45BA9">
      <w:pPr>
        <w:ind w:firstLine="0"/>
      </w:pPr>
    </w:p>
    <w:p w14:paraId="4CC8676C" w14:textId="77777777" w:rsidR="00EF4512" w:rsidRDefault="00EF4512" w:rsidP="00A45BA9">
      <w:pPr>
        <w:ind w:firstLine="0"/>
      </w:pPr>
    </w:p>
    <w:p w14:paraId="3F34702D" w14:textId="77777777" w:rsidR="00EF4512" w:rsidRDefault="00EF4512" w:rsidP="00A45BA9">
      <w:pPr>
        <w:ind w:firstLine="0"/>
      </w:pPr>
    </w:p>
    <w:p w14:paraId="59C0554C" w14:textId="77777777" w:rsidR="00EF4512" w:rsidRDefault="00EF4512" w:rsidP="00A45BA9">
      <w:pPr>
        <w:ind w:firstLine="0"/>
      </w:pPr>
    </w:p>
    <w:p w14:paraId="4295347A" w14:textId="77777777" w:rsidR="00EF4512" w:rsidRDefault="00EF4512" w:rsidP="00A45BA9">
      <w:pPr>
        <w:ind w:firstLine="0"/>
      </w:pPr>
    </w:p>
    <w:p w14:paraId="710B0D6D" w14:textId="77777777" w:rsidR="00EF4512" w:rsidRDefault="00EF4512" w:rsidP="00A45BA9">
      <w:pPr>
        <w:ind w:firstLine="0"/>
      </w:pPr>
    </w:p>
    <w:p w14:paraId="500EF805" w14:textId="77777777" w:rsidR="00EF4512" w:rsidRDefault="00EF4512" w:rsidP="00A45BA9">
      <w:pPr>
        <w:ind w:firstLine="0"/>
      </w:pPr>
    </w:p>
    <w:p w14:paraId="694DC788" w14:textId="77777777" w:rsidR="00EF4512" w:rsidRDefault="00EF4512" w:rsidP="00A45BA9">
      <w:pPr>
        <w:ind w:firstLine="0"/>
      </w:pPr>
    </w:p>
    <w:p w14:paraId="67ECA5F0" w14:textId="77777777" w:rsidR="00EF4512" w:rsidRDefault="00EF4512" w:rsidP="00A45BA9">
      <w:pPr>
        <w:ind w:firstLine="0"/>
      </w:pPr>
    </w:p>
    <w:p w14:paraId="7CA6D9DA" w14:textId="77777777" w:rsidR="00EF4512" w:rsidRDefault="00EF4512" w:rsidP="00A45BA9">
      <w:pPr>
        <w:ind w:firstLine="0"/>
      </w:pPr>
    </w:p>
    <w:p w14:paraId="28006F17" w14:textId="77777777" w:rsidR="00EF4512" w:rsidRDefault="00EF4512" w:rsidP="00A45BA9">
      <w:pPr>
        <w:ind w:firstLine="0"/>
      </w:pPr>
    </w:p>
    <w:p w14:paraId="33B2989A" w14:textId="77777777" w:rsidR="00EF4512" w:rsidRDefault="00EF4512" w:rsidP="00A45BA9">
      <w:pPr>
        <w:ind w:firstLine="0"/>
      </w:pPr>
    </w:p>
    <w:p w14:paraId="65951E37" w14:textId="77777777" w:rsidR="00EF4512" w:rsidRDefault="00EF4512" w:rsidP="00A45BA9">
      <w:pPr>
        <w:ind w:firstLine="0"/>
      </w:pPr>
    </w:p>
    <w:p w14:paraId="24B50EC1" w14:textId="77777777" w:rsidR="00EF4512" w:rsidRDefault="00EF4512" w:rsidP="00A45BA9">
      <w:pPr>
        <w:ind w:firstLine="0"/>
      </w:pPr>
    </w:p>
    <w:p w14:paraId="5103D5BC" w14:textId="77777777" w:rsidR="003A2A64" w:rsidRDefault="003A2A64" w:rsidP="00AD2F7C"/>
    <w:p w14:paraId="1B2B5C0D" w14:textId="77777777" w:rsidR="00594F75" w:rsidRDefault="00EF4512" w:rsidP="00AD2F7C">
      <w:r>
        <w:lastRenderedPageBreak/>
        <w:t>Cited By:</w:t>
      </w:r>
    </w:p>
    <w:p w14:paraId="69770E86" w14:textId="77777777" w:rsidR="00EF4512" w:rsidRPr="00EF4512" w:rsidRDefault="00EF4512" w:rsidP="00EF4512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EF4512">
        <w:rPr>
          <w:rFonts w:ascii="Times New Roman" w:hAnsi="Times New Roman" w:cs="Times New Roman"/>
          <w:i/>
          <w:iCs/>
        </w:rPr>
        <w:t>Pro Football Hall of Famers Who Fought on D-Day - NFL.Com</w:t>
      </w:r>
      <w:r w:rsidRPr="00EF4512">
        <w:rPr>
          <w:rFonts w:ascii="Times New Roman" w:hAnsi="Times New Roman" w:cs="Times New Roman"/>
        </w:rPr>
        <w:t>. http://www.nfl.com/news/story/0ap1000000209782/article/pro-football-hall-of-famers-who-fought-on-dday. Accessed 21 Jan. 2020.</w:t>
      </w:r>
    </w:p>
    <w:p w14:paraId="1775268A" w14:textId="77777777" w:rsidR="00EF4512" w:rsidRDefault="00EF4512" w:rsidP="00EF4512">
      <w:pPr>
        <w:pStyle w:val="Bibliography"/>
        <w:rPr>
          <w:rFonts w:ascii="Times New Roman" w:hAnsi="Times New Roman" w:cs="Times New Roman"/>
        </w:rPr>
      </w:pPr>
      <w:r w:rsidRPr="00EF4512">
        <w:rPr>
          <w:rFonts w:ascii="Times New Roman" w:hAnsi="Times New Roman" w:cs="Times New Roman"/>
        </w:rPr>
        <w:t xml:space="preserve">Services, Engineering IT Shared. </w:t>
      </w:r>
      <w:r w:rsidRPr="00EF4512">
        <w:rPr>
          <w:rFonts w:ascii="Times New Roman" w:hAnsi="Times New Roman" w:cs="Times New Roman"/>
          <w:i/>
          <w:iCs/>
        </w:rPr>
        <w:t>George S. Halas</w:t>
      </w:r>
      <w:r w:rsidRPr="00EF4512">
        <w:rPr>
          <w:rFonts w:ascii="Times New Roman" w:hAnsi="Times New Roman" w:cs="Times New Roman"/>
        </w:rPr>
        <w:t>. https://grainger.illinois.edu/alumni/hall-of-fame/19002. Accessed 21 Jan. 2020.</w:t>
      </w:r>
    </w:p>
    <w:p w14:paraId="04543947" w14:textId="77777777" w:rsidR="00EF4512" w:rsidRPr="00EF4512" w:rsidRDefault="00EF4512" w:rsidP="00EF4512">
      <w:pPr>
        <w:ind w:firstLine="0"/>
        <w:rPr>
          <w:rFonts w:cstheme="minorHAnsi"/>
        </w:rPr>
      </w:pPr>
      <w:r w:rsidRPr="00EF4512">
        <w:rPr>
          <w:rFonts w:cstheme="minorHAnsi"/>
          <w:color w:val="222222"/>
          <w:shd w:val="clear" w:color="auto" w:fill="FFFFFF"/>
        </w:rPr>
        <w:t>Davis, Jeff. </w:t>
      </w:r>
      <w:r w:rsidRPr="00EF4512">
        <w:rPr>
          <w:rFonts w:cstheme="minorHAnsi"/>
          <w:i/>
          <w:iCs/>
          <w:color w:val="222222"/>
          <w:shd w:val="clear" w:color="auto" w:fill="FFFFFF"/>
        </w:rPr>
        <w:t>Papa Bear: The Life and Legacy of George Halas</w:t>
      </w:r>
      <w:r w:rsidRPr="00EF4512">
        <w:rPr>
          <w:rFonts w:cstheme="minorHAnsi"/>
          <w:color w:val="222222"/>
          <w:shd w:val="clear" w:color="auto" w:fill="FFFFFF"/>
        </w:rPr>
        <w:t>. McGraw-Hill, 2005.</w:t>
      </w:r>
    </w:p>
    <w:p w14:paraId="2E2614A9" w14:textId="77777777" w:rsidR="00EF4512" w:rsidRPr="00EF4512" w:rsidRDefault="00EF4512" w:rsidP="00EF4512">
      <w:pPr>
        <w:pStyle w:val="Bibliography"/>
        <w:rPr>
          <w:rFonts w:ascii="Times New Roman" w:hAnsi="Times New Roman" w:cs="Times New Roman"/>
        </w:rPr>
      </w:pPr>
      <w:r w:rsidRPr="00EF4512">
        <w:rPr>
          <w:rFonts w:ascii="Times New Roman" w:hAnsi="Times New Roman" w:cs="Times New Roman"/>
        </w:rPr>
        <w:t xml:space="preserve">---. </w:t>
      </w:r>
      <w:r w:rsidRPr="00EF4512">
        <w:rPr>
          <w:rFonts w:ascii="Times New Roman" w:hAnsi="Times New Roman" w:cs="Times New Roman"/>
          <w:i/>
          <w:iCs/>
        </w:rPr>
        <w:t>Hall of Fame</w:t>
      </w:r>
      <w:r w:rsidRPr="00EF4512">
        <w:rPr>
          <w:rFonts w:ascii="Times New Roman" w:hAnsi="Times New Roman" w:cs="Times New Roman"/>
        </w:rPr>
        <w:t>. https://grainger.illinois.edu/alumni/hall-of-fame. Accessed 21 Jan. 2020.</w:t>
      </w:r>
    </w:p>
    <w:p w14:paraId="05F37642" w14:textId="77777777" w:rsidR="00304215" w:rsidRPr="00304215" w:rsidRDefault="00EF4512" w:rsidP="00304215">
      <w:r>
        <w:fldChar w:fldCharType="end"/>
      </w:r>
    </w:p>
    <w:p w14:paraId="680C73CD" w14:textId="77777777" w:rsidR="00304215" w:rsidRDefault="00304215" w:rsidP="00304215"/>
    <w:p w14:paraId="40C377A8" w14:textId="77777777" w:rsidR="00304215" w:rsidRDefault="00304215" w:rsidP="00304215"/>
    <w:p w14:paraId="25D24F5C" w14:textId="77777777" w:rsidR="00304215" w:rsidRDefault="00304215" w:rsidP="00304215"/>
    <w:p w14:paraId="103B4268" w14:textId="77777777" w:rsidR="00304215" w:rsidRDefault="00304215" w:rsidP="00304215"/>
    <w:p w14:paraId="4C6F5C48" w14:textId="77777777" w:rsidR="00304215" w:rsidRDefault="00304215" w:rsidP="00304215"/>
    <w:p w14:paraId="67342174" w14:textId="77777777" w:rsidR="00304215" w:rsidRDefault="00304215" w:rsidP="00304215"/>
    <w:p w14:paraId="55F43D2D" w14:textId="77777777" w:rsidR="00304215" w:rsidRDefault="00304215" w:rsidP="00304215"/>
    <w:p w14:paraId="15DBBF9E" w14:textId="77777777" w:rsidR="00304215" w:rsidRDefault="00304215" w:rsidP="00304215"/>
    <w:p w14:paraId="2A52C2D4" w14:textId="77777777" w:rsidR="00304215" w:rsidRDefault="00304215" w:rsidP="00304215"/>
    <w:p w14:paraId="4408FBDC" w14:textId="77777777" w:rsidR="00304215" w:rsidRDefault="00304215" w:rsidP="00304215"/>
    <w:p w14:paraId="27B2ED48" w14:textId="77777777" w:rsidR="00304215" w:rsidRDefault="00304215" w:rsidP="00304215"/>
    <w:p w14:paraId="1645AC24" w14:textId="77777777" w:rsidR="00304215" w:rsidRDefault="00304215" w:rsidP="00304215"/>
    <w:p w14:paraId="09E99169" w14:textId="77777777" w:rsidR="00304215" w:rsidRDefault="00304215" w:rsidP="00304215"/>
    <w:p w14:paraId="607C22B0" w14:textId="77777777" w:rsidR="00304215" w:rsidRDefault="00304215" w:rsidP="00304215"/>
    <w:p w14:paraId="154BA6F6" w14:textId="77777777" w:rsidR="00304215" w:rsidRDefault="00304215" w:rsidP="00304215"/>
    <w:p w14:paraId="1250E9DC" w14:textId="77777777" w:rsidR="00304215" w:rsidRPr="00304215" w:rsidRDefault="00304215" w:rsidP="00304215"/>
    <w:sectPr w:rsidR="00304215" w:rsidRPr="00304215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B056DC6" w16cid:durableId="21D0AC1A"/>
  <w16cid:commentId w16cid:paraId="77F9F876" w16cid:durableId="21D0AC56"/>
  <w16cid:commentId w16cid:paraId="373A1B3D" w16cid:durableId="21D0AC57"/>
  <w16cid:commentId w16cid:paraId="0067E9EF" w16cid:durableId="21D0AE98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AE6F440" w14:textId="77777777" w:rsidR="00A039EC" w:rsidRDefault="00A039EC">
      <w:pPr>
        <w:spacing w:line="240" w:lineRule="auto"/>
      </w:pPr>
      <w:r>
        <w:separator/>
      </w:r>
    </w:p>
  </w:endnote>
  <w:endnote w:type="continuationSeparator" w:id="0">
    <w:p w14:paraId="01E4A2A6" w14:textId="77777777" w:rsidR="00A039EC" w:rsidRDefault="00A039E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827C23E" w14:textId="77777777" w:rsidR="00A039EC" w:rsidRDefault="00A039EC">
      <w:pPr>
        <w:spacing w:line="240" w:lineRule="auto"/>
      </w:pPr>
      <w:r>
        <w:separator/>
      </w:r>
    </w:p>
  </w:footnote>
  <w:footnote w:type="continuationSeparator" w:id="0">
    <w:p w14:paraId="79A49654" w14:textId="77777777" w:rsidR="00A039EC" w:rsidRDefault="00A039EC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BB61E50" w14:textId="77777777" w:rsidR="00E614DD" w:rsidRDefault="00A039EC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6C606D">
      <w:rPr>
        <w:noProof/>
      </w:rPr>
      <w:t>5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3DEAF02" w14:textId="77777777" w:rsidR="00E614DD" w:rsidRDefault="00A039EC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6C606D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0562E4D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EwNbI0MjW3sDS3NDVT0lEKTi0uzszPAykwqgUAPYcyFSwAAAA="/>
  </w:docVars>
  <w:rsids>
    <w:rsidRoot w:val="00F83220"/>
    <w:rsid w:val="00011E82"/>
    <w:rsid w:val="00040CBB"/>
    <w:rsid w:val="00066F5A"/>
    <w:rsid w:val="00082426"/>
    <w:rsid w:val="000A4E7F"/>
    <w:rsid w:val="000B78C8"/>
    <w:rsid w:val="000E5736"/>
    <w:rsid w:val="00103B94"/>
    <w:rsid w:val="0013022F"/>
    <w:rsid w:val="00131694"/>
    <w:rsid w:val="001463B2"/>
    <w:rsid w:val="00162061"/>
    <w:rsid w:val="001934FC"/>
    <w:rsid w:val="0019718A"/>
    <w:rsid w:val="001E37CB"/>
    <w:rsid w:val="001F62C0"/>
    <w:rsid w:val="002032D4"/>
    <w:rsid w:val="0020680A"/>
    <w:rsid w:val="00241BAD"/>
    <w:rsid w:val="00245E02"/>
    <w:rsid w:val="0025393F"/>
    <w:rsid w:val="00294E40"/>
    <w:rsid w:val="002D461B"/>
    <w:rsid w:val="00304215"/>
    <w:rsid w:val="00345D02"/>
    <w:rsid w:val="00346F06"/>
    <w:rsid w:val="00353B66"/>
    <w:rsid w:val="00364805"/>
    <w:rsid w:val="0036703B"/>
    <w:rsid w:val="003A2A64"/>
    <w:rsid w:val="003B52C8"/>
    <w:rsid w:val="003C36DE"/>
    <w:rsid w:val="003E2D1E"/>
    <w:rsid w:val="00434E0C"/>
    <w:rsid w:val="004429CA"/>
    <w:rsid w:val="0044315E"/>
    <w:rsid w:val="00456604"/>
    <w:rsid w:val="004A2675"/>
    <w:rsid w:val="004B66A3"/>
    <w:rsid w:val="004F7139"/>
    <w:rsid w:val="00520389"/>
    <w:rsid w:val="005525EB"/>
    <w:rsid w:val="0057093C"/>
    <w:rsid w:val="00582288"/>
    <w:rsid w:val="00594F75"/>
    <w:rsid w:val="005C22CA"/>
    <w:rsid w:val="00624064"/>
    <w:rsid w:val="006411E7"/>
    <w:rsid w:val="006413A2"/>
    <w:rsid w:val="00641C4F"/>
    <w:rsid w:val="00651C0A"/>
    <w:rsid w:val="006577A9"/>
    <w:rsid w:val="00691EC1"/>
    <w:rsid w:val="0069298A"/>
    <w:rsid w:val="006A4E4A"/>
    <w:rsid w:val="006C606D"/>
    <w:rsid w:val="006F550D"/>
    <w:rsid w:val="006F675F"/>
    <w:rsid w:val="00761F8B"/>
    <w:rsid w:val="007866F7"/>
    <w:rsid w:val="007B17F9"/>
    <w:rsid w:val="007B19D8"/>
    <w:rsid w:val="007B2D37"/>
    <w:rsid w:val="007B72DE"/>
    <w:rsid w:val="007C3B9F"/>
    <w:rsid w:val="007C53FB"/>
    <w:rsid w:val="007D5EA6"/>
    <w:rsid w:val="007D655E"/>
    <w:rsid w:val="007E6F11"/>
    <w:rsid w:val="007F04C8"/>
    <w:rsid w:val="0081164B"/>
    <w:rsid w:val="00834111"/>
    <w:rsid w:val="008369F3"/>
    <w:rsid w:val="0084030A"/>
    <w:rsid w:val="00853024"/>
    <w:rsid w:val="008834E4"/>
    <w:rsid w:val="00887D29"/>
    <w:rsid w:val="008B7D18"/>
    <w:rsid w:val="008F1F97"/>
    <w:rsid w:val="008F4052"/>
    <w:rsid w:val="00923C91"/>
    <w:rsid w:val="00925ADA"/>
    <w:rsid w:val="00985A65"/>
    <w:rsid w:val="009B56B8"/>
    <w:rsid w:val="009C6579"/>
    <w:rsid w:val="009D4EB3"/>
    <w:rsid w:val="009E07C9"/>
    <w:rsid w:val="00A039EC"/>
    <w:rsid w:val="00A43CB8"/>
    <w:rsid w:val="00A45BA9"/>
    <w:rsid w:val="00A95D94"/>
    <w:rsid w:val="00AD231B"/>
    <w:rsid w:val="00AD2F7C"/>
    <w:rsid w:val="00AD309B"/>
    <w:rsid w:val="00B13D1B"/>
    <w:rsid w:val="00B350BC"/>
    <w:rsid w:val="00B67000"/>
    <w:rsid w:val="00B818DF"/>
    <w:rsid w:val="00BA1BAA"/>
    <w:rsid w:val="00C0083F"/>
    <w:rsid w:val="00C31145"/>
    <w:rsid w:val="00C7122F"/>
    <w:rsid w:val="00C8655D"/>
    <w:rsid w:val="00CA4B9E"/>
    <w:rsid w:val="00CB2042"/>
    <w:rsid w:val="00CD0BA2"/>
    <w:rsid w:val="00CD3FEE"/>
    <w:rsid w:val="00CE14A4"/>
    <w:rsid w:val="00D04D8C"/>
    <w:rsid w:val="00D05A7B"/>
    <w:rsid w:val="00D20AA9"/>
    <w:rsid w:val="00D320AF"/>
    <w:rsid w:val="00D52117"/>
    <w:rsid w:val="00D62E5D"/>
    <w:rsid w:val="00D64791"/>
    <w:rsid w:val="00D7204F"/>
    <w:rsid w:val="00D8162D"/>
    <w:rsid w:val="00D84461"/>
    <w:rsid w:val="00DA1C23"/>
    <w:rsid w:val="00DB0D39"/>
    <w:rsid w:val="00E14005"/>
    <w:rsid w:val="00E411E7"/>
    <w:rsid w:val="00E6069F"/>
    <w:rsid w:val="00E614DD"/>
    <w:rsid w:val="00E627B4"/>
    <w:rsid w:val="00EB1600"/>
    <w:rsid w:val="00EC122F"/>
    <w:rsid w:val="00EF4512"/>
    <w:rsid w:val="00F25DA1"/>
    <w:rsid w:val="00F379F1"/>
    <w:rsid w:val="00F670A9"/>
    <w:rsid w:val="00F83220"/>
    <w:rsid w:val="00F9444C"/>
    <w:rsid w:val="00FB3176"/>
    <w:rsid w:val="00FD0E9F"/>
    <w:rsid w:val="00FE6D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2B0E835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06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1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6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8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6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4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9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0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3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2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34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7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5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63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5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6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03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8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11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8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4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73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54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7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microsoft.com/office/2016/09/relationships/commentsIds" Target="commentsId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006BD9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006BD9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006BD9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006BD9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006BD9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6BD9"/>
    <w:rsid w:val="00006BD9"/>
    <w:rsid w:val="000166A4"/>
    <w:rsid w:val="00122854"/>
    <w:rsid w:val="003729CB"/>
    <w:rsid w:val="003A0181"/>
    <w:rsid w:val="003F2F64"/>
    <w:rsid w:val="005A3EFE"/>
    <w:rsid w:val="005D59BD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CB70CABB-72E0-4B0B-97FB-DD8C446B31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016</Words>
  <Characters>5796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1-21T07:20:00Z</dcterms:created>
  <dcterms:modified xsi:type="dcterms:W3CDTF">2020-01-21T07:20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1"&gt;&lt;session id="2cVRINBq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